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656614"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656615"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656616"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656617"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656618"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lastRenderedPageBreak/>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656619"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656620"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656621"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656622"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656623"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656624"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656625"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656626"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656627"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656628"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656629"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656630"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656631"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656632"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656633"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95pt" o:ole="">
            <v:imagedata r:id="rId394" o:title=""/>
          </v:shape>
          <o:OLEObject Type="Embed" ProgID="Equation.3" ShapeID="_x0000_i1045" DrawAspect="Content" ObjectID="_1742656634"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656635"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656636"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1.95pt" o:ole="">
            <v:imagedata r:id="rId448" o:title=""/>
          </v:shape>
          <o:OLEObject Type="Embed" ProgID="Equation.DSMT4" ShapeID="_x0000_i1048" DrawAspect="Content" ObjectID="_1742656637"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27C79" w14:textId="77777777" w:rsidR="002C5FAF" w:rsidRDefault="002C5FAF" w:rsidP="004639AF">
      <w:pPr>
        <w:pStyle w:val="a"/>
      </w:pPr>
      <w:r>
        <w:separator/>
      </w:r>
    </w:p>
  </w:endnote>
  <w:endnote w:type="continuationSeparator" w:id="0">
    <w:p w14:paraId="5FAF8F6D" w14:textId="77777777" w:rsidR="002C5FAF" w:rsidRDefault="002C5FA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F9372" w14:textId="77777777" w:rsidR="002C5FAF" w:rsidRDefault="002C5FAF" w:rsidP="004639AF">
      <w:pPr>
        <w:pStyle w:val="a"/>
      </w:pPr>
      <w:r>
        <w:separator/>
      </w:r>
    </w:p>
  </w:footnote>
  <w:footnote w:type="continuationSeparator" w:id="0">
    <w:p w14:paraId="68062E98" w14:textId="77777777" w:rsidR="002C5FAF" w:rsidRDefault="002C5FA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158</Words>
  <Characters>177604</Characters>
  <Application>Microsoft Office Word</Application>
  <DocSecurity>0</DocSecurity>
  <Lines>1480</Lines>
  <Paragraphs>4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3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26</cp:revision>
  <cp:lastPrinted>2022-12-11T12:09:00Z</cp:lastPrinted>
  <dcterms:created xsi:type="dcterms:W3CDTF">2022-11-27T12:31:00Z</dcterms:created>
  <dcterms:modified xsi:type="dcterms:W3CDTF">2023-04-1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